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5FBE60B0"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w:t>
      </w:r>
      <w:proofErr w:type="spellStart"/>
      <w:r w:rsidR="00D52E5F">
        <w:rPr>
          <w:rFonts w:cstheme="majorBidi"/>
        </w:rPr>
        <w:t>dunal</w:t>
      </w:r>
      <w:proofErr w:type="spellEnd"/>
      <w:r w:rsidR="00D52E5F">
        <w:rPr>
          <w:rFonts w:cstheme="majorBidi"/>
        </w:rPr>
        <w:t xml:space="preserve">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F8403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F8403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EB766FD"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w:t>
      </w:r>
      <w:r w:rsidR="00887059">
        <w:lastRenderedPageBreak/>
        <w:t xml:space="preserve">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6CBE008"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8,9)</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9"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0"/>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0"/>
      <w:r w:rsidR="00A57067">
        <w:rPr>
          <w:rStyle w:val="CommentReference"/>
          <w:rFonts w:ascii="Times New Roman" w:hAnsiTheme="minorHAnsi"/>
        </w:rPr>
        <w:commentReference w:id="10"/>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11"/>
      <w:r w:rsidR="002D35E5">
        <w:t>2017</w:t>
      </w:r>
      <w:commentRangeEnd w:id="11"/>
      <w:r w:rsidR="00AD171B">
        <w:rPr>
          <w:rStyle w:val="CommentReference"/>
          <w:rFonts w:ascii="Times New Roman" w:hAnsiTheme="minorHAnsi"/>
        </w:rPr>
        <w:commentReference w:id="11"/>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12"/>
      <w:r w:rsidR="00C250BB">
        <w:t>2018</w:t>
      </w:r>
      <w:commentRangeEnd w:id="12"/>
      <w:r w:rsidR="00D72F4D">
        <w:rPr>
          <w:rStyle w:val="CommentReference"/>
          <w:rFonts w:ascii="Times New Roman" w:hAnsiTheme="minorHAnsi"/>
        </w:rPr>
        <w:commentReference w:id="12"/>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9"/>
    </w:p>
    <w:p w14:paraId="71033F34" w14:textId="08072B34" w:rsidR="00146F57" w:rsidRDefault="00D04776" w:rsidP="00FA753D">
      <w:r w:rsidRPr="00643806">
        <w:rPr>
          <w:b/>
        </w:rPr>
        <w:t xml:space="preserve">Table </w:t>
      </w:r>
      <w:r w:rsidRPr="008E4B9F">
        <w:rPr>
          <w:b/>
          <w:highlight w:val="red"/>
        </w:rPr>
        <w:t>2</w:t>
      </w:r>
      <w:r w:rsidRPr="00643806">
        <w:rPr>
          <w:b/>
        </w:rPr>
        <w:t>:</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3"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onal contribution</w:t>
      </w:r>
      <w:r w:rsidR="009D1CA2" w:rsidRPr="00223948">
        <w:t>s</w:t>
      </w:r>
      <w:r w:rsidR="009D1CA2" w:rsidRPr="00223948">
        <w:t xml:space="preserve"> of floristic turnover</w:t>
      </w:r>
      <w:r w:rsidR="009D1CA2" w:rsidRPr="00223948">
        <w:t xml:space="preserve">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H</w:t>
      </w:r>
      <w:r w:rsidR="00223948" w:rsidRPr="00CC1818">
        <w:rPr>
          <w:vertAlign w:val="subscript"/>
        </w:rPr>
        <w:t xml:space="preserve">DS </w:t>
      </w:r>
      <w:r w:rsidR="00223948" w:rsidRPr="00CC1818">
        <w:t>/</w:t>
      </w:r>
      <w:r w:rsidR="00223948" w:rsidRPr="00CC1818">
        <w:rPr>
          <w:i/>
        </w:rPr>
        <w:t xml:space="preserve"> S</w:t>
      </w:r>
      <w:r w:rsidR="00223948" w:rsidRPr="00CC1818">
        <w:rPr>
          <w:vertAlign w:val="subscript"/>
        </w:rPr>
        <w:t>DS</w:t>
      </w:r>
      <w:r w:rsidR="00223948" w:rsidRPr="00CC1818">
        <w:t>)</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w:t>
      </w:r>
      <w:r w:rsidR="00CC1818" w:rsidRPr="00CC1818">
        <w:t xml:space="preserve"> </w:t>
      </w:r>
      <w:r w:rsidR="00CC1818" w:rsidRPr="00CC1818">
        <w:rPr>
          <w:i/>
        </w:rPr>
        <w:t>T</w:t>
      </w:r>
      <w:r w:rsidR="00CC1818" w:rsidRPr="00CC1818">
        <w:rPr>
          <w:vertAlign w:val="subscript"/>
        </w:rPr>
        <w:t>Q</w:t>
      </w:r>
      <w:r w:rsidR="00CC1818" w:rsidRPr="00CC1818">
        <w:rPr>
          <w:vertAlign w:val="subscript"/>
        </w:rPr>
        <w:t>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1E336FE9"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w:t>
      </w:r>
      <w:r w:rsidR="0083371B">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14"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5938AC58">
            <wp:extent cx="5145000"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6E4549">
        <w:br w:type="page"/>
      </w:r>
    </w:p>
    <w:p w14:paraId="20EF5617" w14:textId="1B809AAC"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w:t>
      </w:r>
      <w:proofErr w:type="spellStart"/>
      <w:r w:rsidR="008C1315">
        <w:t>Colour</w:t>
      </w:r>
      <w:proofErr w:type="spellEnd"/>
      <w:r w:rsidR="008C1315">
        <w:t xml:space="preserve"> versions of these maps, and the </w:t>
      </w:r>
      <w:r w:rsidR="00C9106C">
        <w:t xml:space="preserve">QDS- and DS-scale equivalents </w:t>
      </w:r>
      <w:r w:rsidR="008C1315">
        <w:t xml:space="preserve">(Figure S5,S6 respectively) </w:t>
      </w:r>
      <w:r w:rsidR="00C9106C">
        <w:t>are available in the online version</w:t>
      </w:r>
      <w:r w:rsidR="008C1315">
        <w:t>.</w:t>
      </w:r>
      <w:bookmarkStart w:id="15" w:name="_GoBack"/>
      <w:bookmarkEnd w:id="15"/>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4"/>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F8403E" w:rsidRDefault="00F8403E">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713185B3" w:rsidR="00F8403E" w:rsidRDefault="00F8403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5" w:author="Ruan Van Mazijk" w:date="2019-10-07T15:43:00Z" w:initials="RVM">
    <w:p w14:paraId="50E697F5" w14:textId="121413FD" w:rsidR="00F8403E" w:rsidRDefault="00F8403E">
      <w:pPr>
        <w:pStyle w:val="CommentText"/>
      </w:pPr>
      <w:r>
        <w:rPr>
          <w:rStyle w:val="CommentReference"/>
        </w:rPr>
        <w:annotationRef/>
      </w:r>
      <w:r>
        <w:t>This is a good point</w:t>
      </w:r>
      <w:r>
        <w:t>…</w:t>
      </w:r>
      <w:r>
        <w:t xml:space="preserve"> Shall we chat more about this at some point?</w:t>
      </w:r>
    </w:p>
  </w:comment>
  <w:comment w:id="10" w:author="Michael Cramer" w:date="2019-12-03T08:28:00Z" w:initials="MC">
    <w:p w14:paraId="7BAA7050" w14:textId="1B13D596" w:rsidR="00F8403E" w:rsidRDefault="00F8403E">
      <w:pPr>
        <w:pStyle w:val="CommentText"/>
      </w:pPr>
      <w:r>
        <w:rPr>
          <w:rStyle w:val="CommentReference"/>
        </w:rPr>
        <w:annotationRef/>
      </w:r>
      <w:r>
        <w:t>I am not at all convinced by this argument. Isn</w:t>
      </w:r>
      <w:r>
        <w:t>’</w:t>
      </w:r>
      <w:r>
        <w:t>t this just a necessary consequence of data aggregation?</w:t>
      </w:r>
    </w:p>
  </w:comment>
  <w:comment w:id="11" w:author="Michael Cramer" w:date="2019-12-03T08:42:00Z" w:initials="MC">
    <w:p w14:paraId="6DD55F01" w14:textId="4C4083CF" w:rsidR="00F8403E" w:rsidRDefault="00F8403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2" w:author="Michael Cramer" w:date="2019-12-03T10:43:00Z" w:initials="MC">
    <w:p w14:paraId="5F3E149F" w14:textId="3A190E4D" w:rsidR="00F8403E" w:rsidRDefault="00F8403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FEA9CA" w14:textId="77777777" w:rsidR="00A70A77" w:rsidRDefault="00A70A77">
      <w:pPr>
        <w:spacing w:after="0"/>
      </w:pPr>
      <w:r>
        <w:separator/>
      </w:r>
    </w:p>
  </w:endnote>
  <w:endnote w:type="continuationSeparator" w:id="0">
    <w:p w14:paraId="06A777B3" w14:textId="77777777" w:rsidR="00A70A77" w:rsidRDefault="00A70A77">
      <w:pPr>
        <w:spacing w:after="0"/>
      </w:pPr>
      <w:r>
        <w:continuationSeparator/>
      </w:r>
    </w:p>
  </w:endnote>
  <w:endnote w:type="continuationNotice" w:id="1">
    <w:p w14:paraId="79AC1B12" w14:textId="77777777" w:rsidR="00A70A77" w:rsidRDefault="00A70A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8403E" w:rsidRDefault="00F8403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8403E" w:rsidRDefault="00F84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77A17B" w14:textId="77777777" w:rsidR="00A70A77" w:rsidRDefault="00A70A77">
      <w:r>
        <w:separator/>
      </w:r>
    </w:p>
  </w:footnote>
  <w:footnote w:type="continuationSeparator" w:id="0">
    <w:p w14:paraId="27F67108" w14:textId="77777777" w:rsidR="00A70A77" w:rsidRDefault="00A70A77">
      <w:r>
        <w:continuationSeparator/>
      </w:r>
    </w:p>
  </w:footnote>
  <w:footnote w:type="continuationNotice" w:id="1">
    <w:p w14:paraId="25620CC9" w14:textId="77777777" w:rsidR="00A70A77" w:rsidRDefault="00A70A7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EBD"/>
    <w:rsid w:val="00A65D58"/>
    <w:rsid w:val="00A70A77"/>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8F266-6F2C-4E79-845E-0A53124AA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TotalTime>
  <Pages>21</Pages>
  <Words>11821</Words>
  <Characters>67382</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904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82</cp:revision>
  <cp:lastPrinted>2020-01-06T10:27:00Z</cp:lastPrinted>
  <dcterms:created xsi:type="dcterms:W3CDTF">2019-12-03T09:32:00Z</dcterms:created>
  <dcterms:modified xsi:type="dcterms:W3CDTF">2020-01-07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